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4A563D" w:rsidRDefault="004A563D" w:rsidP="004A563D">
      <w:pPr>
        <w:pStyle w:val="Heading1"/>
      </w:pPr>
      <w:r>
        <w:t>Model V2 changes</w:t>
      </w:r>
    </w:p>
    <w:p w:rsidR="00DD0043" w:rsidRDefault="00DD0043">
      <w:r>
        <w:t xml:space="preserve">Major systems were analyzed, and compared to the published </w:t>
      </w:r>
      <w:r>
        <w:rPr>
          <w:i/>
        </w:rPr>
        <w:t>C. elegans</w:t>
      </w:r>
      <w:r>
        <w:t xml:space="preserve"> network.</w:t>
      </w:r>
    </w:p>
    <w:p w:rsidR="005C3232" w:rsidRPr="00DD0043" w:rsidRDefault="005C3232">
      <w:r w:rsidRPr="00430C4E">
        <w:rPr>
          <w:b/>
        </w:rPr>
        <w:t>Neither model</w:t>
      </w:r>
      <w:r>
        <w:t xml:space="preserve"> is using glucose right now. Probably why the TCA is messed up.</w:t>
      </w:r>
      <w:r w:rsidR="00430C4E">
        <w:t xml:space="preserve"> Just use directionality from elegans model.</w:t>
      </w:r>
      <w:bookmarkStart w:id="0" w:name="_GoBack"/>
      <w:bookmarkEnd w:id="0"/>
    </w:p>
    <w:p w:rsidR="00B9448D" w:rsidRDefault="00B9448D">
      <w:r>
        <w:t>Major import/exports:</w:t>
      </w:r>
    </w:p>
    <w:p w:rsidR="00434B7A" w:rsidRDefault="003B3BF5" w:rsidP="00B9448D">
      <w:pPr>
        <w:pStyle w:val="ListParagraph"/>
        <w:numPr>
          <w:ilvl w:val="0"/>
          <w:numId w:val="5"/>
        </w:numPr>
      </w:pPr>
      <w:r>
        <w:t>Water diffusion is always maxed; when unconstrained added 9/20 to flux, FVA bounds between -1300 and -3100. For now, set lower bound to -3000.</w:t>
      </w:r>
    </w:p>
    <w:p w:rsidR="00B9448D" w:rsidRDefault="00B9448D" w:rsidP="00B9448D">
      <w:pPr>
        <w:pStyle w:val="ListParagraph"/>
        <w:numPr>
          <w:ilvl w:val="0"/>
          <w:numId w:val="5"/>
        </w:numPr>
      </w:pPr>
      <w:r>
        <w:t>O2 import usually maxed, but not always.</w:t>
      </w:r>
    </w:p>
    <w:p w:rsidR="00B9448D" w:rsidRDefault="00B9448D" w:rsidP="00B9448D">
      <w:pPr>
        <w:pStyle w:val="ListParagraph"/>
        <w:numPr>
          <w:ilvl w:val="0"/>
          <w:numId w:val="5"/>
        </w:numPr>
      </w:pPr>
      <w:r>
        <w:t>CO2 export always maxed.</w:t>
      </w:r>
    </w:p>
    <w:p w:rsidR="00110EEA" w:rsidRDefault="00110EEA" w:rsidP="00B9448D">
      <w:pPr>
        <w:pStyle w:val="ListParagraph"/>
        <w:numPr>
          <w:ilvl w:val="0"/>
          <w:numId w:val="5"/>
        </w:numPr>
      </w:pPr>
      <w:r>
        <w:t>Diphosphate import always -620.</w:t>
      </w:r>
    </w:p>
    <w:p w:rsidR="00110EEA" w:rsidRDefault="00110EEA" w:rsidP="00B9448D">
      <w:pPr>
        <w:pStyle w:val="ListParagraph"/>
        <w:numPr>
          <w:ilvl w:val="0"/>
          <w:numId w:val="5"/>
        </w:numPr>
      </w:pPr>
      <w:r>
        <w:t>Phosphate export always maxed.</w:t>
      </w:r>
    </w:p>
    <w:p w:rsidR="0088189D" w:rsidRDefault="0088189D" w:rsidP="00B9448D">
      <w:pPr>
        <w:pStyle w:val="ListParagraph"/>
        <w:numPr>
          <w:ilvl w:val="0"/>
          <w:numId w:val="5"/>
        </w:numPr>
      </w:pPr>
      <w:r>
        <w:t>Ov sometimes imports, sometimes exports ethanol. Removed import.</w:t>
      </w:r>
    </w:p>
    <w:p w:rsidR="004A563D" w:rsidRDefault="004A563D">
      <w:r>
        <w:t>TCA cycle.</w:t>
      </w:r>
    </w:p>
    <w:p w:rsidR="00CE2CB3" w:rsidRDefault="00CE2CB3" w:rsidP="004A563D">
      <w:pPr>
        <w:pStyle w:val="ListParagraph"/>
        <w:numPr>
          <w:ilvl w:val="0"/>
          <w:numId w:val="4"/>
        </w:numPr>
      </w:pPr>
      <w:r>
        <w:t>Made 351, 267, 268, 709 irreversible.</w:t>
      </w:r>
      <w:r w:rsidR="00AB6A97">
        <w:t xml:space="preserve"> 643/591</w:t>
      </w:r>
    </w:p>
    <w:p w:rsidR="004A563D" w:rsidRDefault="004A563D" w:rsidP="004A563D">
      <w:pPr>
        <w:pStyle w:val="ListParagraph"/>
        <w:numPr>
          <w:ilvl w:val="0"/>
          <w:numId w:val="4"/>
        </w:numPr>
      </w:pPr>
      <w:r>
        <w:t>Citrate synthase (R00351) is annotated as backwards compared to biology, so L/U bounds were set to -1000/0.</w:t>
      </w:r>
    </w:p>
    <w:p w:rsidR="00205C3F" w:rsidRDefault="006B2974" w:rsidP="00205C3F">
      <w:pPr>
        <w:pStyle w:val="ListParagraph"/>
        <w:numPr>
          <w:ilvl w:val="1"/>
          <w:numId w:val="4"/>
        </w:numPr>
      </w:pPr>
      <w:r>
        <w:t>Ov and Bm</w:t>
      </w:r>
      <w:r w:rsidR="00205C3F">
        <w:t xml:space="preserve"> FVA went from 750/1k &amp; 576/576 to 0.</w:t>
      </w:r>
    </w:p>
    <w:p w:rsidR="00C27818" w:rsidRDefault="00C27818" w:rsidP="00C27818">
      <w:pPr>
        <w:pStyle w:val="ListParagraph"/>
        <w:numPr>
          <w:ilvl w:val="0"/>
          <w:numId w:val="4"/>
        </w:numPr>
      </w:pPr>
      <w:r>
        <w:t>R00709/R00267 should be irreversible, set to 0/1000.</w:t>
      </w:r>
    </w:p>
    <w:p w:rsidR="006B2974" w:rsidRDefault="006B2974" w:rsidP="00C27818">
      <w:pPr>
        <w:pStyle w:val="ListParagraph"/>
        <w:numPr>
          <w:ilvl w:val="0"/>
          <w:numId w:val="4"/>
        </w:numPr>
      </w:pPr>
      <w:r>
        <w:t xml:space="preserve">After these changes, </w:t>
      </w:r>
      <w:r>
        <w:t>Ov &amp; Bm flux went from 724 &amp; 665 to 643 &amp; 591</w:t>
      </w:r>
      <w:r>
        <w:t>.</w:t>
      </w:r>
    </w:p>
    <w:p w:rsidR="00634498" w:rsidRDefault="00634498" w:rsidP="00634498">
      <w:pPr>
        <w:pStyle w:val="ListParagraph"/>
        <w:numPr>
          <w:ilvl w:val="1"/>
          <w:numId w:val="4"/>
        </w:numPr>
      </w:pPr>
      <w:r>
        <w:t xml:space="preserve">No flux from 2-oxoglutamate to succinate, and again from fumarate to </w:t>
      </w:r>
      <w:r w:rsidR="001A604D">
        <w:t>citrate.</w:t>
      </w:r>
    </w:p>
    <w:p w:rsidR="006B2974" w:rsidRDefault="006B2974" w:rsidP="006B2974">
      <w:pPr>
        <w:pStyle w:val="ListParagraph"/>
        <w:numPr>
          <w:ilvl w:val="1"/>
          <w:numId w:val="4"/>
        </w:numPr>
      </w:pPr>
      <w:r>
        <w:t xml:space="preserve">No flux through 351, </w:t>
      </w:r>
      <w:r w:rsidR="00634498">
        <w:t>621/3316/2570 (2-oxoglutarate to succinyl-coa), 405, 1082</w:t>
      </w:r>
      <w:r w:rsidR="001A604D">
        <w:t>, 342</w:t>
      </w:r>
      <w:r w:rsidR="00634498">
        <w:t>.</w:t>
      </w:r>
    </w:p>
    <w:p w:rsidR="00634498" w:rsidRDefault="00634498" w:rsidP="00634498">
      <w:pPr>
        <w:pStyle w:val="ListParagraph"/>
        <w:numPr>
          <w:ilvl w:val="2"/>
          <w:numId w:val="4"/>
        </w:numPr>
      </w:pPr>
      <w:r>
        <w:t>There is flux through 7618, looks like through leucine degredation.</w:t>
      </w:r>
    </w:p>
    <w:p w:rsidR="00F70320" w:rsidRDefault="00F70320" w:rsidP="00F70320">
      <w:pPr>
        <w:pStyle w:val="ListParagraph"/>
        <w:numPr>
          <w:ilvl w:val="1"/>
          <w:numId w:val="4"/>
        </w:numPr>
      </w:pPr>
      <w:r>
        <w:t>26 is being produced, but then shunted somewhere else. Why?</w:t>
      </w:r>
      <w:r w:rsidR="00387A8F">
        <w:t xml:space="preserve"> Some gets converted to 91 by R08549 (=R01197), but not much.</w:t>
      </w:r>
    </w:p>
    <w:p w:rsidR="00F911B7" w:rsidRDefault="00F911B7" w:rsidP="00F911B7">
      <w:pPr>
        <w:pStyle w:val="Heading1"/>
      </w:pPr>
      <w:r>
        <w:t xml:space="preserve">Model </w:t>
      </w:r>
      <w:r w:rsidR="00F10A98">
        <w:t>comparison Ov vs Bm</w:t>
      </w:r>
    </w:p>
    <w:p w:rsidR="009B41E0" w:rsidRDefault="009B41E0">
      <w:r>
        <w:t>The Bm objective function had no coefficients and produced 32 flux compared to 724 from Ov. After copying the</w:t>
      </w:r>
      <w:r w:rsidR="00DE72FB">
        <w:t xml:space="preserve"> Ov coefficients, Bm produced 66</w:t>
      </w:r>
      <w:r>
        <w:t>5 flux.</w:t>
      </w:r>
    </w:p>
    <w:p w:rsidR="00DE72FB" w:rsidRDefault="00266C99">
      <w:r>
        <w:t>T</w:t>
      </w:r>
      <w:r w:rsidR="00DE72FB">
        <w:t>CA cycle has</w:t>
      </w:r>
      <w:r>
        <w:t xml:space="preserve"> major difference</w:t>
      </w:r>
      <w:r w:rsidR="00DE72FB">
        <w:t>s.</w:t>
      </w:r>
      <w:r>
        <w:t xml:space="preserve"> </w:t>
      </w:r>
    </w:p>
    <w:p w:rsidR="00266C99" w:rsidRDefault="00266C99" w:rsidP="00DE72FB">
      <w:pPr>
        <w:pStyle w:val="ListParagraph"/>
        <w:numPr>
          <w:ilvl w:val="0"/>
          <w:numId w:val="2"/>
        </w:numPr>
      </w:pPr>
      <w:r>
        <w:t>R00267 and R00709 both convert isocitrate into 2-oxoglutarate + CO2 + H+. The former also converts NADP+ into NADPH, while the latter converts NAD+ into NADH.</w:t>
      </w:r>
    </w:p>
    <w:p w:rsidR="00266C99" w:rsidRDefault="00266C99" w:rsidP="00DE72FB">
      <w:pPr>
        <w:pStyle w:val="ListParagraph"/>
        <w:numPr>
          <w:ilvl w:val="1"/>
          <w:numId w:val="2"/>
        </w:numPr>
      </w:pPr>
      <w:r>
        <w:t>Ov has 1000 flux through R00267, Bm has -341. Ov has 0 flux through R00709, Bm has 1000.</w:t>
      </w:r>
    </w:p>
    <w:p w:rsidR="00DE72FB" w:rsidRDefault="00266C99" w:rsidP="00DE72FB">
      <w:pPr>
        <w:pStyle w:val="ListParagraph"/>
        <w:numPr>
          <w:ilvl w:val="1"/>
          <w:numId w:val="2"/>
        </w:numPr>
      </w:pPr>
      <w:r>
        <w:t xml:space="preserve">So in this part of the cycle, Ov is producing </w:t>
      </w:r>
      <w:r w:rsidR="005C5D7C">
        <w:t>NADPH</w:t>
      </w:r>
      <w:r w:rsidR="00A72EB7">
        <w:t xml:space="preserve"> (standard)</w:t>
      </w:r>
      <w:r w:rsidR="005C5D7C">
        <w:t>, while Bm is producing NADH and NADP+</w:t>
      </w:r>
      <w:r w:rsidR="00A72EB7">
        <w:t xml:space="preserve"> (probably wrong)</w:t>
      </w:r>
      <w:r w:rsidR="005C5D7C">
        <w:t>.</w:t>
      </w:r>
    </w:p>
    <w:p w:rsidR="00DE72FB" w:rsidRDefault="00DE72FB" w:rsidP="00D058FA">
      <w:pPr>
        <w:pStyle w:val="ListParagraph"/>
        <w:numPr>
          <w:ilvl w:val="0"/>
          <w:numId w:val="2"/>
        </w:numPr>
      </w:pPr>
      <w:r>
        <w:t>Bm has no flux around the TCA cycle.</w:t>
      </w:r>
    </w:p>
    <w:p w:rsidR="00DE72FB" w:rsidRDefault="00DE72FB" w:rsidP="00DE72FB">
      <w:pPr>
        <w:pStyle w:val="ListParagraph"/>
        <w:numPr>
          <w:ilvl w:val="1"/>
          <w:numId w:val="2"/>
        </w:numPr>
      </w:pPr>
      <w:r>
        <w:t xml:space="preserve">R00342, </w:t>
      </w:r>
    </w:p>
    <w:p w:rsidR="00DE72FB" w:rsidRDefault="00DE72FB" w:rsidP="00DE72FB">
      <w:pPr>
        <w:pStyle w:val="ListParagraph"/>
        <w:numPr>
          <w:ilvl w:val="0"/>
          <w:numId w:val="2"/>
        </w:numPr>
      </w:pPr>
      <w:r>
        <w:t>Ov doesn’t seem to be using TCA properly.</w:t>
      </w:r>
    </w:p>
    <w:p w:rsidR="00DE72FB" w:rsidRDefault="00DE72FB" w:rsidP="00DE72FB">
      <w:pPr>
        <w:pStyle w:val="ListParagraph"/>
        <w:numPr>
          <w:ilvl w:val="1"/>
          <w:numId w:val="2"/>
        </w:numPr>
      </w:pPr>
      <w:r>
        <w:t xml:space="preserve">17 flux of fumarate (C00122) is converted to malate (C00149), but 983 is converted to succinate (C00042); 1000 </w:t>
      </w:r>
      <w:r w:rsidR="003B479D">
        <w:t xml:space="preserve">succinate is converted back to fumarate. It seems like it’s using this cycle to convert </w:t>
      </w:r>
      <w:r w:rsidR="003B479D">
        <w:t>hydroquinone and orotate</w:t>
      </w:r>
      <w:r w:rsidR="003B479D">
        <w:t xml:space="preserve"> into quinone (C15602) and S-dihydroorotate (C00337). These products are then converted back into hydroquinone and orotate.</w:t>
      </w:r>
      <w:r w:rsidR="00E5626C">
        <w:t xml:space="preserve"> It’s a futile cycle.</w:t>
      </w:r>
    </w:p>
    <w:p w:rsidR="0092718D" w:rsidRDefault="0092718D" w:rsidP="00DE72FB">
      <w:pPr>
        <w:pStyle w:val="ListParagraph"/>
        <w:numPr>
          <w:ilvl w:val="1"/>
          <w:numId w:val="2"/>
        </w:numPr>
      </w:pPr>
      <w:r>
        <w:t>FVA shows citrate (C00158) and oxaloacetate (C00036) are used in a max flux cycle to convert ADP &amp; P into ATP and water. This is one of the main sources of ATP pr</w:t>
      </w:r>
      <w:r w:rsidR="002C0C8A">
        <w:t>oduction, but the reactions involved are going the wrong way as biology.</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r>
        <w:t xml:space="preserve">Ov has -340 through R02739, while Bm has -68. </w:t>
      </w:r>
      <w:r w:rsidR="00F20CFD">
        <w:t>So Ov is converting more b-D-glucose-6-P to a-D-glucose-6-P. Most of the a- is produced by R00959 in both species, and both convert it to b-D-fructose-6-P, but Ov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is converted to b-D-fructose-1-6-P2 (which goes into glycolysis), but some is converted into b-D-glucose-6-P (less in Bm).</w:t>
      </w:r>
    </w:p>
    <w:p w:rsidR="004D78FF" w:rsidRDefault="004D78FF" w:rsidP="004D78FF">
      <w:pPr>
        <w:pStyle w:val="ListParagraph"/>
        <w:numPr>
          <w:ilvl w:val="0"/>
          <w:numId w:val="2"/>
        </w:numPr>
      </w:pPr>
      <w:r>
        <w:t>Ov has 158 through R01049, while Bm has -676</w:t>
      </w:r>
      <w:r w:rsidR="00DB010E">
        <w:t xml:space="preserve">; Ov produces 5-P-a-D-ribose-1-diP (AKA PRPP) + AMP, while Bm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r>
        <w:t>Ov seems to use PRPP to consume adenine and guanine (minor) to produce AMP/GMP.</w:t>
      </w:r>
    </w:p>
    <w:p w:rsidR="00DB010E" w:rsidRDefault="00DB010E" w:rsidP="00DB010E">
      <w:pPr>
        <w:pStyle w:val="ListParagraph"/>
        <w:numPr>
          <w:ilvl w:val="1"/>
          <w:numId w:val="2"/>
        </w:numPr>
      </w:pPr>
      <w:r>
        <w:t>Bm seems to use PRPP to produce ATP and D-ribose-5-P.</w:t>
      </w:r>
    </w:p>
    <w:p w:rsidR="005A23AE" w:rsidRDefault="005A23AE" w:rsidP="005A23AE"/>
    <w:p w:rsidR="00453B4A" w:rsidRDefault="00A515BE" w:rsidP="00A515BE">
      <w:pPr>
        <w:pStyle w:val="Heading1"/>
      </w:pPr>
      <w:r>
        <w:t>C. elegans model</w:t>
      </w:r>
    </w:p>
    <w:p w:rsidR="00A515BE" w:rsidRPr="00A515BE" w:rsidRDefault="00A515BE" w:rsidP="005A23AE">
      <w:r>
        <w:t xml:space="preserve">iCEL1273 was downloaded on Feb 21 2017 from </w:t>
      </w:r>
      <w:hyperlink r:id="rId5" w:history="1">
        <w:r w:rsidRPr="00C82357">
          <w:rPr>
            <w:rStyle w:val="Hyperlink"/>
          </w:rPr>
          <w:t>http://wormflux.umassmed.edu/</w:t>
        </w:r>
      </w:hyperlink>
      <w:r>
        <w:t xml:space="preserve">. </w:t>
      </w:r>
    </w:p>
    <w:p w:rsidR="00B2588E" w:rsidRDefault="00B2588E" w:rsidP="005A23AE"/>
    <w:p w:rsidR="004D2B97" w:rsidRDefault="004423E6" w:rsidP="004423E6">
      <w:pPr>
        <w:pStyle w:val="Heading1"/>
      </w:pPr>
      <w:r>
        <w:t>Modeling Brugia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7F43CE"/>
    <w:multiLevelType w:val="hybridMultilevel"/>
    <w:tmpl w:val="2ED05444"/>
    <w:lvl w:ilvl="0" w:tplc="B164F150">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BE0321A"/>
    <w:multiLevelType w:val="hybridMultilevel"/>
    <w:tmpl w:val="D95079E8"/>
    <w:lvl w:ilvl="0" w:tplc="0C486584">
      <w:start w:val="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110EEA"/>
    <w:rsid w:val="001A604D"/>
    <w:rsid w:val="00205C3F"/>
    <w:rsid w:val="00266C99"/>
    <w:rsid w:val="002C0C8A"/>
    <w:rsid w:val="00387A8F"/>
    <w:rsid w:val="003A48C8"/>
    <w:rsid w:val="003A7306"/>
    <w:rsid w:val="003B3BF5"/>
    <w:rsid w:val="003B479D"/>
    <w:rsid w:val="00430C4E"/>
    <w:rsid w:val="00434B7A"/>
    <w:rsid w:val="004423E6"/>
    <w:rsid w:val="00453B4A"/>
    <w:rsid w:val="00486DC6"/>
    <w:rsid w:val="004A563D"/>
    <w:rsid w:val="004D2B97"/>
    <w:rsid w:val="004D78FF"/>
    <w:rsid w:val="005A23AE"/>
    <w:rsid w:val="005C3232"/>
    <w:rsid w:val="005C5D7C"/>
    <w:rsid w:val="005F56A5"/>
    <w:rsid w:val="00603152"/>
    <w:rsid w:val="00627083"/>
    <w:rsid w:val="00634498"/>
    <w:rsid w:val="006B2974"/>
    <w:rsid w:val="007C3B5F"/>
    <w:rsid w:val="008801E6"/>
    <w:rsid w:val="0088189D"/>
    <w:rsid w:val="0092718D"/>
    <w:rsid w:val="009873A7"/>
    <w:rsid w:val="009B41E0"/>
    <w:rsid w:val="00A13D38"/>
    <w:rsid w:val="00A515BE"/>
    <w:rsid w:val="00A72EB7"/>
    <w:rsid w:val="00AB6A97"/>
    <w:rsid w:val="00B2588E"/>
    <w:rsid w:val="00B9448D"/>
    <w:rsid w:val="00BC2041"/>
    <w:rsid w:val="00BD67A6"/>
    <w:rsid w:val="00C27818"/>
    <w:rsid w:val="00CE2CB3"/>
    <w:rsid w:val="00D058FA"/>
    <w:rsid w:val="00D92580"/>
    <w:rsid w:val="00DB010E"/>
    <w:rsid w:val="00DD0043"/>
    <w:rsid w:val="00DE72FB"/>
    <w:rsid w:val="00E5626C"/>
    <w:rsid w:val="00F10A98"/>
    <w:rsid w:val="00F20CFD"/>
    <w:rsid w:val="00F70320"/>
    <w:rsid w:val="00F911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58FC"/>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 w:type="character" w:styleId="Hyperlink">
    <w:name w:val="Hyperlink"/>
    <w:basedOn w:val="DefaultParagraphFont"/>
    <w:uiPriority w:val="99"/>
    <w:unhideWhenUsed/>
    <w:rsid w:val="00A515BE"/>
    <w:rPr>
      <w:color w:val="0563C1" w:themeColor="hyperlink"/>
      <w:u w:val="single"/>
    </w:rPr>
  </w:style>
  <w:style w:type="character" w:styleId="Mention">
    <w:name w:val="Mention"/>
    <w:basedOn w:val="DefaultParagraphFont"/>
    <w:uiPriority w:val="99"/>
    <w:semiHidden/>
    <w:unhideWhenUsed/>
    <w:rsid w:val="00A515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ormflux.umassme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7</TotalTime>
  <Pages>2</Pages>
  <Words>896</Words>
  <Characters>510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20</cp:revision>
  <dcterms:created xsi:type="dcterms:W3CDTF">2017-02-13T21:41:00Z</dcterms:created>
  <dcterms:modified xsi:type="dcterms:W3CDTF">2017-02-2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